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5137" w:rsidRPr="0053251B" w:rsidRDefault="00E35137" w:rsidP="00E35137">
      <w:pPr>
        <w:spacing w:line="480" w:lineRule="auto"/>
        <w:rPr>
          <w:b/>
        </w:rPr>
      </w:pPr>
      <w:r w:rsidRPr="008A0743">
        <w:rPr>
          <w:b/>
        </w:rPr>
        <w:t xml:space="preserve">Table </w:t>
      </w:r>
      <w:r>
        <w:rPr>
          <w:b/>
        </w:rPr>
        <w:t>S</w:t>
      </w:r>
      <w:r w:rsidR="003E44EC">
        <w:rPr>
          <w:b/>
        </w:rPr>
        <w:t>1</w:t>
      </w:r>
      <w:bookmarkStart w:id="0" w:name="_GoBack"/>
      <w:bookmarkEnd w:id="0"/>
      <w:r w:rsidRPr="008A0743">
        <w:rPr>
          <w:b/>
        </w:rPr>
        <w:t>.</w:t>
      </w:r>
      <w:r w:rsidRPr="0053251B">
        <w:t xml:space="preserve"> Overrepresentation of significant SNPs excluding previously reported</w:t>
      </w:r>
      <w:hyperlink w:anchor="_ENREF_5" w:tooltip="Harold, 2009 #22" w:history="1">
        <w:r w:rsidRPr="0053251B">
          <w:fldChar w:fldCharType="begin">
            <w:fldData xml:space="preserve">IEFyYm9yLCBNSSA0ODEwOSBVU0EmI3hEO0Vtb3J5IFVuaXYsIERlcHQgTmV1cm9sLCBBdGxhbnRh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</w:fldData>
          </w:fldChar>
        </w:r>
        <w:r w:rsidRPr="0053251B">
          <w:instrText xml:space="preserve"> ADDIN EN.CITE </w:instrText>
        </w:r>
        <w:r w:rsidRPr="0053251B">
          <w:fldChar w:fldCharType="begin">
            <w:fldData xml:space="preserve">PEVuZE5vdGU+PENpdGU+PEF1dGhvcj5IYXJvbGQ8L0F1dGhvcj48WWVhcj4yMDA5PC9ZZWFyPjxS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==
</w:fldData>
          </w:fldChar>
        </w:r>
        <w:r w:rsidRPr="0053251B">
          <w:instrText xml:space="preserve"> ADDIN EN.CITE.DATA </w:instrText>
        </w:r>
        <w:r w:rsidRPr="0053251B">
          <w:fldChar w:fldCharType="end"/>
        </w:r>
        <w:r w:rsidRPr="0053251B">
          <w:fldChar w:fldCharType="begin">
            <w:fldData xml:space="preserve">IEFyYm9yLCBNSSA0ODEwOSBVU0EmI3hEO0Vtb3J5IFVuaXYsIERlcHQgTmV1cm9sLCBBdGxhbnRh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</w:fldData>
          </w:fldChar>
        </w:r>
        <w:r w:rsidRPr="0053251B">
          <w:instrText xml:space="preserve"> ADDIN EN.CITE.DATA </w:instrText>
        </w:r>
        <w:r w:rsidRPr="0053251B">
          <w:fldChar w:fldCharType="end"/>
        </w:r>
        <w:r w:rsidRPr="0053251B">
          <w:fldChar w:fldCharType="separate"/>
        </w:r>
        <w:r w:rsidRPr="0053251B">
          <w:rPr>
            <w:noProof/>
            <w:vertAlign w:val="superscript"/>
          </w:rPr>
          <w:t>5-9</w:t>
        </w:r>
        <w:r w:rsidRPr="0053251B">
          <w:fldChar w:fldCharType="end"/>
        </w:r>
      </w:hyperlink>
      <w:r w:rsidRPr="0053251B">
        <w:rPr>
          <w:vertAlign w:val="superscript"/>
        </w:rPr>
        <w:t xml:space="preserve"> </w:t>
      </w:r>
      <w:r w:rsidRPr="0053251B">
        <w:t xml:space="preserve">genes ± 0.5Mb and the APOE region as above. </w:t>
      </w:r>
    </w:p>
    <w:p w:rsidR="00E35137" w:rsidRPr="0053251B" w:rsidRDefault="00E35137" w:rsidP="00E35137">
      <w:pPr>
        <w:spacing w:line="480" w:lineRule="auto"/>
      </w:pPr>
    </w:p>
    <w:tbl>
      <w:tblPr>
        <w:tblW w:w="8295" w:type="dxa"/>
        <w:tblInd w:w="93" w:type="dxa"/>
        <w:tblLayout w:type="fixed"/>
        <w:tblLook w:val="00A0" w:firstRow="1" w:lastRow="0" w:firstColumn="1" w:lastColumn="0" w:noHBand="0" w:noVBand="0"/>
      </w:tblPr>
      <w:tblGrid>
        <w:gridCol w:w="1858"/>
        <w:gridCol w:w="992"/>
        <w:gridCol w:w="1485"/>
        <w:gridCol w:w="1620"/>
        <w:gridCol w:w="1080"/>
        <w:gridCol w:w="1260"/>
      </w:tblGrid>
      <w:tr w:rsidR="00E35137" w:rsidRPr="00A60DF5" w:rsidTr="002129C7">
        <w:trPr>
          <w:trHeight w:val="664"/>
        </w:trPr>
        <w:tc>
          <w:tcPr>
            <w:tcW w:w="1858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 w:rsidRPr="003228D8">
              <w:rPr>
                <w:bCs/>
              </w:rPr>
              <w:t>interval α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noWrap/>
            <w:vAlign w:val="center"/>
          </w:tcPr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 w:rsidRPr="003228D8">
              <w:rPr>
                <w:bCs/>
              </w:rPr>
              <w:t>N SNPs</w:t>
            </w:r>
          </w:p>
        </w:tc>
        <w:tc>
          <w:tcPr>
            <w:tcW w:w="1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000000"/>
            </w:tcBorders>
            <w:vAlign w:val="center"/>
          </w:tcPr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Est.</w:t>
            </w:r>
            <w:r w:rsidRPr="003228D8">
              <w:rPr>
                <w:bCs/>
              </w:rPr>
              <w:t xml:space="preserve"> N of independent  sig. SNPs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000000"/>
            </w:tcBorders>
            <w:vAlign w:val="center"/>
          </w:tcPr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 w:rsidRPr="003228D8">
              <w:rPr>
                <w:bCs/>
              </w:rPr>
              <w:t xml:space="preserve">Expected </w:t>
            </w:r>
          </w:p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 w:rsidRPr="003228D8">
              <w:rPr>
                <w:bCs/>
              </w:rPr>
              <w:t>N SNPs (</w:t>
            </w:r>
            <w:proofErr w:type="spellStart"/>
            <w:r w:rsidRPr="003228D8">
              <w:rPr>
                <w:bCs/>
              </w:rPr>
              <w:t>mean±SD</w:t>
            </w:r>
            <w:proofErr w:type="spellEnd"/>
            <w:r w:rsidRPr="003228D8">
              <w:rPr>
                <w:bCs/>
              </w:rPr>
              <w:t>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 w:rsidRPr="003228D8">
              <w:rPr>
                <w:bCs/>
              </w:rPr>
              <w:t>Ratio</w:t>
            </w:r>
            <w:r w:rsidRPr="003228D8">
              <w:rPr>
                <w:bCs/>
              </w:rPr>
              <w:br/>
              <w:t>Est/</w:t>
            </w:r>
            <w:proofErr w:type="spellStart"/>
            <w:r w:rsidRPr="003228D8">
              <w:rPr>
                <w:bCs/>
              </w:rPr>
              <w:t>Exp</w:t>
            </w:r>
            <w:proofErr w:type="spellEnd"/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noWrap/>
            <w:vAlign w:val="center"/>
          </w:tcPr>
          <w:p w:rsidR="00E35137" w:rsidRPr="003228D8" w:rsidRDefault="00E35137" w:rsidP="002129C7">
            <w:pPr>
              <w:spacing w:line="480" w:lineRule="auto"/>
              <w:rPr>
                <w:bCs/>
              </w:rPr>
            </w:pPr>
            <w:r w:rsidRPr="003228D8">
              <w:rPr>
                <w:bCs/>
              </w:rPr>
              <w:t>p-value</w:t>
            </w:r>
          </w:p>
        </w:tc>
      </w:tr>
      <w:tr w:rsidR="00E35137" w:rsidRPr="00A60DF5" w:rsidTr="002129C7">
        <w:trPr>
          <w:trHeight w:val="773"/>
        </w:trPr>
        <w:tc>
          <w:tcPr>
            <w:tcW w:w="1858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:rsidR="00E35137" w:rsidRPr="00A60DF5" w:rsidRDefault="00E35137" w:rsidP="002129C7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99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E35137" w:rsidRPr="00A60DF5" w:rsidRDefault="00E35137" w:rsidP="002129C7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1485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000000"/>
            </w:tcBorders>
            <w:vAlign w:val="center"/>
          </w:tcPr>
          <w:p w:rsidR="00E35137" w:rsidRPr="00A60DF5" w:rsidRDefault="00E35137" w:rsidP="002129C7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162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000000"/>
            </w:tcBorders>
            <w:vAlign w:val="center"/>
          </w:tcPr>
          <w:p w:rsidR="00E35137" w:rsidRPr="00A60DF5" w:rsidRDefault="00E35137" w:rsidP="002129C7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E35137" w:rsidRPr="00A60DF5" w:rsidRDefault="00E35137" w:rsidP="002129C7">
            <w:pPr>
              <w:spacing w:line="480" w:lineRule="auto"/>
              <w:rPr>
                <w:b/>
                <w:bCs/>
              </w:rPr>
            </w:pPr>
          </w:p>
        </w:tc>
        <w:tc>
          <w:tcPr>
            <w:tcW w:w="12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:rsidR="00E35137" w:rsidRPr="00A60DF5" w:rsidRDefault="00E35137" w:rsidP="002129C7">
            <w:pPr>
              <w:spacing w:line="480" w:lineRule="auto"/>
              <w:rPr>
                <w:b/>
                <w:bCs/>
              </w:rPr>
            </w:pP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0 &lt; p ≤ 10</w:t>
            </w:r>
            <w:r w:rsidRPr="001024AD">
              <w:rPr>
                <w:bCs/>
                <w:vertAlign w:val="superscript"/>
              </w:rPr>
              <w:t>-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9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8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4±2.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2.03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0.015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10</w:t>
            </w:r>
            <w:r w:rsidRPr="001024AD">
              <w:rPr>
                <w:bCs/>
                <w:vertAlign w:val="superscript"/>
              </w:rPr>
              <w:t>-6</w:t>
            </w:r>
            <w:r>
              <w:rPr>
                <w:bCs/>
              </w:rPr>
              <w:t xml:space="preserve"> &lt; p ≤ 10</w:t>
            </w:r>
            <w:r w:rsidRPr="001024AD">
              <w:rPr>
                <w:bCs/>
                <w:vertAlign w:val="superscript"/>
              </w:rPr>
              <w:t>-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33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61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3±6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83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6x10</w:t>
            </w:r>
            <w:r w:rsidRPr="00A60DF5">
              <w:rPr>
                <w:vertAlign w:val="superscript"/>
              </w:rPr>
              <w:t>-5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10</w:t>
            </w:r>
            <w:r w:rsidRPr="001024AD">
              <w:rPr>
                <w:bCs/>
                <w:vertAlign w:val="superscript"/>
              </w:rPr>
              <w:t>-5</w:t>
            </w:r>
            <w:r>
              <w:rPr>
                <w:bCs/>
              </w:rPr>
              <w:t xml:space="preserve"> &lt; p ≤ 10</w:t>
            </w:r>
            <w:r w:rsidRPr="001024AD">
              <w:rPr>
                <w:bCs/>
                <w:vertAlign w:val="superscript"/>
              </w:rPr>
              <w:t>-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515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868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34±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2.20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2.8x10</w:t>
            </w:r>
            <w:r w:rsidRPr="00A60DF5">
              <w:rPr>
                <w:vertAlign w:val="superscript"/>
              </w:rPr>
              <w:t>-154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10</w:t>
            </w:r>
            <w:r w:rsidRPr="001024AD">
              <w:rPr>
                <w:bCs/>
                <w:vertAlign w:val="superscript"/>
              </w:rPr>
              <w:t>-4</w:t>
            </w:r>
            <w:r>
              <w:rPr>
                <w:bCs/>
              </w:rPr>
              <w:t xml:space="preserve"> &lt; p ≤ 10</w:t>
            </w:r>
            <w:r w:rsidRPr="001024AD">
              <w:rPr>
                <w:bCs/>
                <w:vertAlign w:val="superscript"/>
              </w:rPr>
              <w:t>-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8562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5044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339±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51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.0x10</w:t>
            </w:r>
            <w:r w:rsidRPr="00A60DF5">
              <w:rPr>
                <w:vertAlign w:val="superscript"/>
              </w:rPr>
              <w:t>-157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10</w:t>
            </w:r>
            <w:r w:rsidRPr="001024AD">
              <w:rPr>
                <w:bCs/>
                <w:vertAlign w:val="superscript"/>
              </w:rPr>
              <w:t>-3</w:t>
            </w:r>
            <w:r>
              <w:rPr>
                <w:bCs/>
              </w:rPr>
              <w:t xml:space="preserve"> &lt; p ≤</w:t>
            </w:r>
            <w:r w:rsidRPr="00A60DF5">
              <w:rPr>
                <w:bCs/>
              </w:rPr>
              <w:t xml:space="preserve"> 0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66524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6772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3386±2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10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3x10</w:t>
            </w:r>
            <w:r w:rsidRPr="00A60DF5">
              <w:rPr>
                <w:vertAlign w:val="superscript"/>
              </w:rPr>
              <w:t>-63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0.01 &lt; p ≤</w:t>
            </w:r>
            <w:r w:rsidRPr="00A60DF5">
              <w:rPr>
                <w:bCs/>
              </w:rPr>
              <w:t xml:space="preserve"> 0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630948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30229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24707±6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02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4.6x10</w:t>
            </w:r>
            <w:r>
              <w:rPr>
                <w:vertAlign w:val="superscript"/>
              </w:rPr>
              <w:t>-2</w:t>
            </w:r>
            <w:r w:rsidRPr="00A60DF5">
              <w:rPr>
                <w:vertAlign w:val="superscript"/>
              </w:rPr>
              <w:t>0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0.1 &lt; p ≤</w:t>
            </w:r>
            <w:r w:rsidRPr="00A60DF5">
              <w:rPr>
                <w:bCs/>
              </w:rPr>
              <w:t xml:space="preserve"> 0.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698604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70270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47297±9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07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>
              <w:t>1.4</w:t>
            </w:r>
            <w:r w:rsidRPr="00A60DF5">
              <w:t>x10</w:t>
            </w:r>
            <w:r>
              <w:rPr>
                <w:vertAlign w:val="superscript"/>
              </w:rPr>
              <w:t>-130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0.2 &lt; p ≤</w:t>
            </w:r>
            <w:r w:rsidRPr="00A60DF5">
              <w:rPr>
                <w:bCs/>
              </w:rPr>
              <w:t xml:space="preserve"> 0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692171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82472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47330±114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10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6x10</w:t>
            </w:r>
            <w:r w:rsidRPr="00A60DF5">
              <w:rPr>
                <w:vertAlign w:val="superscript"/>
              </w:rPr>
              <w:t>-207</w:t>
            </w:r>
          </w:p>
        </w:tc>
      </w:tr>
      <w:tr w:rsidR="00E35137" w:rsidRPr="00A60DF5" w:rsidTr="002129C7">
        <w:trPr>
          <w:trHeight w:val="257"/>
        </w:trPr>
        <w:tc>
          <w:tcPr>
            <w:tcW w:w="185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0.3 &lt; p ≤</w:t>
            </w:r>
            <w:r w:rsidRPr="00A60DF5">
              <w:rPr>
                <w:bCs/>
              </w:rPr>
              <w:t xml:space="preserve"> 0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696887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93565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45110±125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14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&lt;10</w:t>
            </w:r>
            <w:r w:rsidRPr="00A60DF5">
              <w:rPr>
                <w:vertAlign w:val="superscript"/>
              </w:rPr>
              <w:t>-256</w:t>
            </w:r>
          </w:p>
        </w:tc>
      </w:tr>
      <w:tr w:rsidR="00E35137" w:rsidRPr="00A60DF5" w:rsidTr="002129C7">
        <w:trPr>
          <w:trHeight w:val="272"/>
        </w:trPr>
        <w:tc>
          <w:tcPr>
            <w:tcW w:w="18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  <w:rPr>
                <w:bCs/>
              </w:rPr>
            </w:pPr>
            <w:r>
              <w:rPr>
                <w:bCs/>
              </w:rPr>
              <w:t>0.4 &lt; p ≤</w:t>
            </w:r>
            <w:r w:rsidRPr="00A60DF5">
              <w:rPr>
                <w:bCs/>
              </w:rPr>
              <w:t xml:space="preserve"> 0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701195</w:t>
            </w:r>
          </w:p>
        </w:tc>
        <w:tc>
          <w:tcPr>
            <w:tcW w:w="148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401522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000000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350385±13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1.15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E35137" w:rsidRPr="00A60DF5" w:rsidRDefault="00E35137" w:rsidP="002129C7">
            <w:pPr>
              <w:spacing w:line="480" w:lineRule="auto"/>
            </w:pPr>
            <w:r w:rsidRPr="00A60DF5">
              <w:t>&lt;10</w:t>
            </w:r>
            <w:r w:rsidRPr="00A60DF5">
              <w:rPr>
                <w:vertAlign w:val="superscript"/>
              </w:rPr>
              <w:t>-256</w:t>
            </w:r>
          </w:p>
        </w:tc>
      </w:tr>
    </w:tbl>
    <w:p w:rsidR="00E35137" w:rsidRDefault="00E35137" w:rsidP="00E35137">
      <w:pPr>
        <w:spacing w:line="480" w:lineRule="auto"/>
      </w:pPr>
      <w:proofErr w:type="spellStart"/>
      <w:r w:rsidRPr="00A60DF5">
        <w:t>Exp</w:t>
      </w:r>
      <w:proofErr w:type="spellEnd"/>
      <w:r w:rsidRPr="00A60DF5">
        <w:t xml:space="preserve"> = expected, </w:t>
      </w:r>
      <w:proofErr w:type="spellStart"/>
      <w:r w:rsidRPr="00A60DF5">
        <w:t>signif</w:t>
      </w:r>
      <w:proofErr w:type="spellEnd"/>
      <w:r w:rsidRPr="00A60DF5">
        <w:t xml:space="preserve"> = significant. SD = standard deviation, Est = estimated number</w:t>
      </w:r>
      <w:hyperlink w:anchor="_ENREF_21" w:tooltip="Moskvina, 2008 #48" w:history="1">
        <w:r w:rsidRPr="00A60DF5">
          <w:fldChar w:fldCharType="begin"/>
        </w:r>
        <w:r>
          <w:instrText xml:space="preserve"> ADDIN EN.CITE &lt;EndNote&gt;&lt;Cite&gt;&lt;Author&gt;Moskvina&lt;/Author&gt;&lt;Year&gt;2008&lt;/Year&gt;&lt;RecNum&gt;48&lt;/RecNum&gt;&lt;DisplayText&gt;&lt;style face="superscript"&gt;21&lt;/style&gt;&lt;/DisplayText&gt;&lt;record&gt;&lt;rec-number&gt;48&lt;/rec-number&gt;&lt;foreign-keys&gt;&lt;key app="EN" db-id="rtafttrxwvprs8etd235wzeedszw2aazw5dt"&gt;48&lt;/key&gt;&lt;/foreign-keys&gt;&lt;ref-type name="Journal Article"&gt;17&lt;/ref-type&gt;&lt;contributors&gt;&lt;authors&gt;&lt;author&gt;Moskvina, V.&lt;/author&gt;&lt;author&gt;Schmidt, K. M.&lt;/author&gt;&lt;/authors&gt;&lt;/contributors&gt;&lt;auth-address&gt;Department of Psychological Medicine, School of Medicine, Cardiff University, Heath Park, Cardiff, UK. MoskvinaV1@Cardif f.ac.uk&lt;/auth-address&gt;&lt;titles&gt;&lt;title&gt;On multiple-testing correction in genome-wide association studies&lt;/title&gt;&lt;secondary-title&gt;Genetic epidemiology&lt;/secondary-title&gt;&lt;alt-title&gt;Genet Epidemiol&lt;/alt-title&gt;&lt;/titles&gt;&lt;periodical&gt;&lt;full-title&gt;Genetic epidemiology&lt;/full-title&gt;&lt;abbr-1&gt;Genet Epidemiol&lt;/abbr-1&gt;&lt;/periodical&gt;&lt;alt-periodical&gt;&lt;full-title&gt;Genetic epidemiology&lt;/full-title&gt;&lt;abbr-1&gt;Genet Epidemiol&lt;/abbr-1&gt;&lt;/alt-periodical&gt;&lt;pages&gt;567-73&lt;/pages&gt;&lt;volume&gt;32&lt;/volume&gt;&lt;number&gt;6&lt;/number&gt;&lt;edition&gt;2008/04/22&lt;/edition&gt;&lt;keywords&gt;&lt;keyword&gt;Genetic Markers&lt;/keyword&gt;&lt;keyword&gt;*Genome, Human&lt;/keyword&gt;&lt;keyword&gt;Humans&lt;/keyword&gt;&lt;keyword&gt;Models, Genetic&lt;/keyword&gt;&lt;keyword&gt;*Models, Statistical&lt;/keyword&gt;&lt;keyword&gt;*Polymorphism, Single Nucleotide&lt;/keyword&gt;&lt;keyword&gt;*Probability&lt;/keyword&gt;&lt;/keywords&gt;&lt;dates&gt;&lt;year&gt;2008&lt;/year&gt;&lt;pub-dates&gt;&lt;date&gt;Sep&lt;/date&gt;&lt;/pub-dates&gt;&lt;/dates&gt;&lt;isbn&gt;1098-2272 (Electronic)&amp;#xD;0741-0395 (Linking)&lt;/isbn&gt;&lt;accession-num&gt;18425821&lt;/accession-num&gt;&lt;work-type&gt;Research Support, Non-U.S. Gov&amp;apos;t&lt;/work-type&gt;&lt;urls&gt;&lt;related-urls&gt;&lt;url&gt;http://www.ncbi.nlm.nih.gov/pubmed/18425821&lt;/url&gt;&lt;/related-urls&gt;&lt;/urls&gt;&lt;electronic-resource-num&gt;10.1002/gepi.20331&lt;/electronic-resource-num&gt;&lt;language&gt;eng&lt;/language&gt;&lt;/record&gt;&lt;/Cite&gt;&lt;/EndNote&gt;</w:instrText>
        </w:r>
        <w:r w:rsidRPr="00A60DF5">
          <w:fldChar w:fldCharType="separate"/>
        </w:r>
        <w:r w:rsidRPr="006F0445">
          <w:rPr>
            <w:noProof/>
            <w:vertAlign w:val="superscript"/>
          </w:rPr>
          <w:t>21</w:t>
        </w:r>
        <w:r w:rsidRPr="00A60DF5">
          <w:fldChar w:fldCharType="end"/>
        </w:r>
      </w:hyperlink>
      <w:r w:rsidRPr="00A60DF5">
        <w:t xml:space="preserve"> of independent SNPs</w:t>
      </w:r>
      <w:r>
        <w:t>. The number of significant SNPs in the intervals are counted while adjusting individual SNP p-values for genomic control</w:t>
      </w:r>
      <w:r w:rsidRPr="00A42ACC">
        <w:t xml:space="preserve"> λ=1.087</w:t>
      </w:r>
      <w:r>
        <w:t>.</w:t>
      </w:r>
    </w:p>
    <w:p w:rsidR="00872B0D" w:rsidRDefault="00872B0D"/>
    <w:sectPr w:rsidR="00872B0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5137"/>
    <w:rsid w:val="003E44EC"/>
    <w:rsid w:val="00872B0D"/>
    <w:rsid w:val="00E351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513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513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40</Words>
  <Characters>251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rdiff University</Company>
  <LinksUpToDate>false</LinksUpToDate>
  <CharactersWithSpaces>29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srv</dc:creator>
  <cp:lastModifiedBy>insrv</cp:lastModifiedBy>
  <cp:revision>2</cp:revision>
  <dcterms:created xsi:type="dcterms:W3CDTF">2014-03-21T16:14:00Z</dcterms:created>
  <dcterms:modified xsi:type="dcterms:W3CDTF">2014-03-24T12:10:00Z</dcterms:modified>
</cp:coreProperties>
</file>